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A0C8C49" w14:textId="4D8CCBFD" w:rsidR="00075714" w:rsidRDefault="00050613">
      <w:r>
        <w:t xml:space="preserve">Table </w:t>
      </w:r>
      <w:r w:rsidR="00D92EE9">
        <w:t>S</w:t>
      </w:r>
      <w:r w:rsidR="00F21949">
        <w:t>1</w:t>
      </w:r>
      <w:r w:rsidR="00C515CC">
        <w:t>1</w:t>
      </w:r>
      <w:r>
        <w:t>. F</w:t>
      </w:r>
      <w:r>
        <w:rPr>
          <w:vertAlign w:val="subscript"/>
        </w:rPr>
        <w:t>ST</w:t>
      </w:r>
      <w:r>
        <w:t xml:space="preserve"> </w:t>
      </w:r>
      <w:r w:rsidR="00842954">
        <w:t xml:space="preserve">values calculated using </w:t>
      </w:r>
      <w:r w:rsidR="00842954" w:rsidRPr="002D5820">
        <w:rPr>
          <w:rFonts w:cs="Times New Roman"/>
          <w:szCs w:val="24"/>
        </w:rPr>
        <w:t xml:space="preserve">the R the R ‘StAMPP’ package </w:t>
      </w:r>
      <w:r w:rsidR="00842954" w:rsidRPr="002D5820">
        <w:rPr>
          <w:rFonts w:cs="Times New Roman"/>
          <w:szCs w:val="24"/>
        </w:rPr>
        <w:fldChar w:fldCharType="begin"/>
      </w:r>
      <w:r w:rsidR="00842954" w:rsidRPr="002D5820">
        <w:rPr>
          <w:rFonts w:cs="Times New Roman"/>
          <w:szCs w:val="24"/>
        </w:rPr>
        <w:instrText xml:space="preserve"> ADDIN EN.CITE &lt;EndNote&gt;&lt;Cite&gt;&lt;Author&gt;Pembleton&lt;/Author&gt;&lt;Year&gt;2013&lt;/Year&gt;&lt;RecNum&gt;1381&lt;/RecNum&gt;&lt;DisplayText&gt;(Pembleton et al. 2013)&lt;/DisplayText&gt;&lt;record&gt;&lt;rec-number&gt;1381&lt;/rec-number&gt;&lt;foreign-keys&gt;&lt;key app="EN" db-id="20evvxvew2re0ne2rvjpd5w2dped0wzprapz" timestamp="1670857083"&gt;1381&lt;/key&gt;&lt;/foreign-keys&gt;&lt;ref-type name="Journal Article"&gt;17&lt;/ref-type&gt;&lt;contributors&gt;&lt;authors&gt;&lt;author&gt;Pembleton, Luke W&lt;/author&gt;&lt;author&gt;Cogan, Noel OI&lt;/author&gt;&lt;author&gt;Forster, John W&lt;/author&gt;&lt;/authors&gt;&lt;/contributors&gt;&lt;titles&gt;&lt;title&gt;StAMPP: An R package for calculation of genetic differentiation and structure of mixed‐ploidy level populations&lt;/title&gt;&lt;secondary-title&gt;Molecular Ecology Resources&lt;/secondary-title&gt;&lt;/titles&gt;&lt;periodical&gt;&lt;full-title&gt;Molecular Ecology Resources&lt;/full-title&gt;&lt;abbr-1&gt;Mol. Ecol. Res.&lt;/abbr-1&gt;&lt;abbr-2&gt;Mol Ecol Res&lt;/abbr-2&gt;&lt;/periodical&gt;&lt;pages&gt;946-952&lt;/pages&gt;&lt;volume&gt;13&lt;/volume&gt;&lt;number&gt;5&lt;/number&gt;&lt;dates&gt;&lt;year&gt;2013&lt;/year&gt;&lt;/dates&gt;&lt;isbn&gt;1755-098X&lt;/isbn&gt;&lt;urls&gt;&lt;/urls&gt;&lt;/record&gt;&lt;/Cite&gt;&lt;/EndNote&gt;</w:instrText>
      </w:r>
      <w:r w:rsidR="00842954" w:rsidRPr="002D5820">
        <w:rPr>
          <w:rFonts w:cs="Times New Roman"/>
          <w:szCs w:val="24"/>
        </w:rPr>
        <w:fldChar w:fldCharType="separate"/>
      </w:r>
      <w:r w:rsidR="00842954" w:rsidRPr="002D5820">
        <w:rPr>
          <w:rFonts w:cs="Times New Roman"/>
          <w:noProof/>
          <w:szCs w:val="24"/>
        </w:rPr>
        <w:t>(Pembleton et al. 2013)</w:t>
      </w:r>
      <w:r w:rsidR="00842954" w:rsidRPr="002D5820">
        <w:rPr>
          <w:rFonts w:cs="Times New Roman"/>
          <w:szCs w:val="24"/>
        </w:rPr>
        <w:fldChar w:fldCharType="end"/>
      </w:r>
      <w:r w:rsidR="00842954">
        <w:rPr>
          <w:rFonts w:cs="Times New Roman"/>
          <w:szCs w:val="24"/>
        </w:rPr>
        <w:t>.</w:t>
      </w:r>
    </w:p>
    <w:tbl>
      <w:tblPr>
        <w:tblW w:w="5646" w:type="dxa"/>
        <w:tblLook w:val="04A0" w:firstRow="1" w:lastRow="0" w:firstColumn="1" w:lastColumn="0" w:noHBand="0" w:noVBand="1"/>
      </w:tblPr>
      <w:tblGrid>
        <w:gridCol w:w="2340"/>
        <w:gridCol w:w="2340"/>
        <w:gridCol w:w="966"/>
      </w:tblGrid>
      <w:tr w:rsidR="00050613" w:rsidRPr="00050613" w14:paraId="69407CAE" w14:textId="77777777" w:rsidTr="008E5EE9">
        <w:trPr>
          <w:trHeight w:val="255"/>
        </w:trPr>
        <w:tc>
          <w:tcPr>
            <w:tcW w:w="2340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5BC2BB9" w14:textId="4A170F0A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Population 1</w:t>
            </w:r>
          </w:p>
        </w:tc>
        <w:tc>
          <w:tcPr>
            <w:tcW w:w="2340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EE61678" w14:textId="7C4F7745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Population 2</w:t>
            </w:r>
          </w:p>
        </w:tc>
        <w:tc>
          <w:tcPr>
            <w:tcW w:w="966" w:type="dxa"/>
            <w:tcBorders>
              <w:top w:val="single" w:sz="18" w:space="0" w:color="auto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BF8F7A0" w14:textId="0539F415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  <w:vertAlign w:val="subscript"/>
              </w:rPr>
            </w:pPr>
            <w:r>
              <w:rPr>
                <w:rFonts w:eastAsia="Times New Roman" w:cs="Times New Roman"/>
                <w:color w:val="000000"/>
                <w:sz w:val="20"/>
                <w:szCs w:val="20"/>
              </w:rPr>
              <w:t>F</w:t>
            </w:r>
            <w:r>
              <w:rPr>
                <w:rFonts w:eastAsia="Times New Roman" w:cs="Times New Roman"/>
                <w:color w:val="000000"/>
                <w:sz w:val="20"/>
                <w:szCs w:val="20"/>
                <w:vertAlign w:val="subscript"/>
              </w:rPr>
              <w:t>ST</w:t>
            </w:r>
          </w:p>
        </w:tc>
      </w:tr>
      <w:tr w:rsidR="00050613" w:rsidRPr="00050613" w14:paraId="38A12151" w14:textId="77777777" w:rsidTr="008E5EE9">
        <w:trPr>
          <w:trHeight w:val="255"/>
        </w:trPr>
        <w:tc>
          <w:tcPr>
            <w:tcW w:w="2340" w:type="dxa"/>
            <w:tcBorders>
              <w:top w:val="single" w:sz="1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FC0AF5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Sierra Diablo WMA</w:t>
            </w:r>
          </w:p>
        </w:tc>
        <w:tc>
          <w:tcPr>
            <w:tcW w:w="2340" w:type="dxa"/>
            <w:tcBorders>
              <w:top w:val="single" w:sz="1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3D3A7D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Beaches</w:t>
            </w:r>
          </w:p>
        </w:tc>
        <w:tc>
          <w:tcPr>
            <w:tcW w:w="966" w:type="dxa"/>
            <w:tcBorders>
              <w:top w:val="single" w:sz="1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F98CF4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010275</w:t>
            </w:r>
          </w:p>
        </w:tc>
      </w:tr>
      <w:tr w:rsidR="00050613" w:rsidRPr="00050613" w14:paraId="7C990F17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87EE81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Elephant Mtn WMA2000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D588AE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Elephant Mtn WMA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E94F6E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0109</w:t>
            </w:r>
          </w:p>
        </w:tc>
      </w:tr>
      <w:tr w:rsidR="00050613" w:rsidRPr="00050613" w14:paraId="2D4277D7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E4E749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Dove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898DCB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Black Gap WMA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11A061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013289</w:t>
            </w:r>
          </w:p>
        </w:tc>
      </w:tr>
      <w:tr w:rsidR="00050613" w:rsidRPr="00050613" w14:paraId="40A02CAD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FC3B56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Elephant Mtn WMA2000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7D2FFB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Dove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A66C94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024953</w:t>
            </w:r>
          </w:p>
        </w:tc>
      </w:tr>
      <w:tr w:rsidR="00050613" w:rsidRPr="00050613" w14:paraId="3AFD6E54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DECA8E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Beaches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0D7E09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Baylor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A8C794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030587</w:t>
            </w:r>
          </w:p>
        </w:tc>
      </w:tr>
      <w:tr w:rsidR="00050613" w:rsidRPr="00050613" w14:paraId="72B862C4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7E6622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Elephant Mtn WM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20E31F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Dove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B5DBA8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033118</w:t>
            </w:r>
          </w:p>
        </w:tc>
      </w:tr>
      <w:tr w:rsidR="00050613" w:rsidRPr="00050613" w14:paraId="7835A119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B1F5E3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Sierra Diablo WM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32C289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Baylor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5DB6AA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041934</w:t>
            </w:r>
          </w:p>
        </w:tc>
      </w:tr>
      <w:tr w:rsidR="00050613" w:rsidRPr="00050613" w14:paraId="7832B5A4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723A56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Elephant Mtn WMA2000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34D1A2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Black Gap WMA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5AE5E7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043611</w:t>
            </w:r>
          </w:p>
        </w:tc>
      </w:tr>
      <w:tr w:rsidR="00050613" w:rsidRPr="00050613" w14:paraId="1D73AA55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6F55E7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Elephant Mtn WM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3F6C89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Black Gap WMA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33BA02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05243</w:t>
            </w:r>
          </w:p>
        </w:tc>
      </w:tr>
      <w:tr w:rsidR="00050613" w:rsidRPr="00050613" w14:paraId="42535BD7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5A3CEB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Muddy Mtns, NV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DFEC80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Dove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8097FB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064935</w:t>
            </w:r>
          </w:p>
        </w:tc>
      </w:tr>
      <w:tr w:rsidR="00050613" w:rsidRPr="00050613" w14:paraId="0468E4F0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F710EA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Gabbs Valley, NV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509143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Black Gap WMA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E19047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070715</w:t>
            </w:r>
          </w:p>
        </w:tc>
      </w:tr>
      <w:tr w:rsidR="00050613" w:rsidRPr="00050613" w14:paraId="274601B7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23894E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Muddy Mtns, NV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573F11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Black Gap WMA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1B3ED3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071784</w:t>
            </w:r>
          </w:p>
        </w:tc>
      </w:tr>
      <w:tr w:rsidR="00050613" w:rsidRPr="00050613" w14:paraId="55A1F26E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BC93E2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Gabbs Valley, NV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822D1A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Ord Mtn, CA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091CC9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072288</w:t>
            </w:r>
          </w:p>
        </w:tc>
      </w:tr>
      <w:tr w:rsidR="00050613" w:rsidRPr="00050613" w14:paraId="6B48043E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DE54A2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Sierra Diablo WM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6194A8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Elephant Mtn WMA2000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90C7A6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080117</w:t>
            </w:r>
          </w:p>
        </w:tc>
      </w:tr>
      <w:tr w:rsidR="00050613" w:rsidRPr="00050613" w14:paraId="6C552041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D7AFAA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Gabbs Valley, NV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7AF164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Dove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8B3AA3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082134</w:t>
            </w:r>
          </w:p>
        </w:tc>
      </w:tr>
      <w:tr w:rsidR="00050613" w:rsidRPr="00050613" w14:paraId="4158F36E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C361CA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Sierra Diablo WM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8B45BF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Van Horn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FF6F2D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082828</w:t>
            </w:r>
          </w:p>
        </w:tc>
      </w:tr>
      <w:tr w:rsidR="00050613" w:rsidRPr="00050613" w14:paraId="1AF57BAE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7F93F6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Sierra Diablo WM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5C0568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Elephant Mtn WMA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4833BD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083992</w:t>
            </w:r>
          </w:p>
        </w:tc>
      </w:tr>
      <w:tr w:rsidR="00050613" w:rsidRPr="00050613" w14:paraId="6411984B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968785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Black Gap WM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D9D3D4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GMU S62, CO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A0560A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086928</w:t>
            </w:r>
          </w:p>
        </w:tc>
      </w:tr>
      <w:tr w:rsidR="00050613" w:rsidRPr="00050613" w14:paraId="332BE88C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0C6D36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Gabbs Valley, NV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C65CAE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GMU S62, CO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DE2B32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087949</w:t>
            </w:r>
          </w:p>
        </w:tc>
      </w:tr>
      <w:tr w:rsidR="00050613" w:rsidRPr="00050613" w14:paraId="057C2D8D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850300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Elephant Mtn WMA2000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D0DD0F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Basse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BD5BEC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088013</w:t>
            </w:r>
          </w:p>
        </w:tc>
      </w:tr>
      <w:tr w:rsidR="00050613" w:rsidRPr="00050613" w14:paraId="59361477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EC3246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Arizon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5155D0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Sierra Diablo WMA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55D0BF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08937</w:t>
            </w:r>
          </w:p>
        </w:tc>
      </w:tr>
      <w:tr w:rsidR="00050613" w:rsidRPr="00050613" w14:paraId="49A65E66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BBF459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Beaches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99A903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Van Horn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F5B827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090304</w:t>
            </w:r>
          </w:p>
        </w:tc>
      </w:tr>
      <w:tr w:rsidR="00050613" w:rsidRPr="00050613" w14:paraId="226827BA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804BAB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Elephant Mtn WM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E3A613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Basse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6727A1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091944</w:t>
            </w:r>
          </w:p>
        </w:tc>
      </w:tr>
      <w:tr w:rsidR="00050613" w:rsidRPr="00050613" w14:paraId="26FA8016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C8D50D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Arizon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A21C55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Beaches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259CBA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093166</w:t>
            </w:r>
          </w:p>
        </w:tc>
      </w:tr>
      <w:tr w:rsidR="00050613" w:rsidRPr="00050613" w14:paraId="262BE7BB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1090D9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Muddy Mtns, NV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91D243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Elephant Mtn WMA2000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3C30E0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094614</w:t>
            </w:r>
          </w:p>
        </w:tc>
      </w:tr>
      <w:tr w:rsidR="00050613" w:rsidRPr="00050613" w14:paraId="6CA1E638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65A90D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Beaches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1359CC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Elephant Mtn WMA2000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68CD89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095557</w:t>
            </w:r>
          </w:p>
        </w:tc>
      </w:tr>
      <w:tr w:rsidR="00050613" w:rsidRPr="00050613" w14:paraId="22955C25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09F04D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Sierra Diablo WM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547A7D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Dove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EBCFF2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095773</w:t>
            </w:r>
          </w:p>
        </w:tc>
      </w:tr>
      <w:tr w:rsidR="00050613" w:rsidRPr="00050613" w14:paraId="6FD8C359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FCBA20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Muddy Mtns, NV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7D50CA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GMU S62, CO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913631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095783</w:t>
            </w:r>
          </w:p>
        </w:tc>
      </w:tr>
      <w:tr w:rsidR="00050613" w:rsidRPr="00050613" w14:paraId="6FE3AADA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CB2D75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Sierra Diablo WM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9BD2B9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Black Gap WMA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EFC84B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099005</w:t>
            </w:r>
          </w:p>
        </w:tc>
      </w:tr>
      <w:tr w:rsidR="00050613" w:rsidRPr="00050613" w14:paraId="1B420408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1E6396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Beaches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DF24AC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Elephant Mtn WMA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8E9048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099244</w:t>
            </w:r>
          </w:p>
        </w:tc>
      </w:tr>
      <w:tr w:rsidR="00050613" w:rsidRPr="00050613" w14:paraId="5F78740C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A173B5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Dove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E0C790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GMU S62, CO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54ACDE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100505</w:t>
            </w:r>
          </w:p>
        </w:tc>
      </w:tr>
      <w:tr w:rsidR="00050613" w:rsidRPr="00050613" w14:paraId="15C32575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08E16E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Muddy Mtns, NV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BCF01D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Elephant Mtn WMA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543007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105852</w:t>
            </w:r>
          </w:p>
        </w:tc>
      </w:tr>
      <w:tr w:rsidR="00050613" w:rsidRPr="00050613" w14:paraId="60C3D4E7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80B3B9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Elephant Mtn WMA2000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7BAAB8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GMU S62, CO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51234B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107139</w:t>
            </w:r>
          </w:p>
        </w:tc>
      </w:tr>
      <w:tr w:rsidR="00050613" w:rsidRPr="00050613" w14:paraId="2106F73D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CB87E5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Beaches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293E33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Black Gap WMA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43F47B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109988</w:t>
            </w:r>
          </w:p>
        </w:tc>
      </w:tr>
      <w:tr w:rsidR="00050613" w:rsidRPr="00050613" w14:paraId="77BD9FDC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47AFDC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Beaches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325674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Dove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2B5736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110799</w:t>
            </w:r>
          </w:p>
        </w:tc>
      </w:tr>
      <w:tr w:rsidR="00050613" w:rsidRPr="00050613" w14:paraId="104FFC3D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AAB4D5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Baylor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E8173C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Van Horn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D03A0E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110829</w:t>
            </w:r>
          </w:p>
        </w:tc>
      </w:tr>
      <w:tr w:rsidR="00050613" w:rsidRPr="00050613" w14:paraId="6EE21861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8C58C5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Black Gap WM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3668A4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Ord Mtn, CA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5924B5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110917</w:t>
            </w:r>
          </w:p>
        </w:tc>
      </w:tr>
      <w:tr w:rsidR="00050613" w:rsidRPr="00050613" w14:paraId="706268A7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CE3F44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Gabbs Valley, NV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5E019F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Muddy Mtns, NV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711C95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111758</w:t>
            </w:r>
          </w:p>
        </w:tc>
      </w:tr>
      <w:tr w:rsidR="00050613" w:rsidRPr="00050613" w14:paraId="5D844245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55B76C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Gabbs Valley, NV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6A5B51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Elephant Mtn WMA2000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3DE4EE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112138</w:t>
            </w:r>
          </w:p>
        </w:tc>
      </w:tr>
      <w:tr w:rsidR="00050613" w:rsidRPr="00050613" w14:paraId="04500A15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EF39AB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Arizon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841E7A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Baylor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92017E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113253</w:t>
            </w:r>
          </w:p>
        </w:tc>
      </w:tr>
      <w:tr w:rsidR="00050613" w:rsidRPr="00050613" w14:paraId="73DC5C49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9F69CD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Elephant Mtn WM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AA8A5B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GMU S62, CO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8A9755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113694</w:t>
            </w:r>
          </w:p>
        </w:tc>
      </w:tr>
      <w:tr w:rsidR="00050613" w:rsidRPr="00050613" w14:paraId="545D9262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CD5680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Basse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7C619D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Black Gap WMA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B99A33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115537</w:t>
            </w:r>
          </w:p>
        </w:tc>
      </w:tr>
      <w:tr w:rsidR="00050613" w:rsidRPr="00050613" w14:paraId="681D1F2A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C59D2F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Dove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2BD6E9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Basse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E08362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123277</w:t>
            </w:r>
          </w:p>
        </w:tc>
      </w:tr>
      <w:tr w:rsidR="00050613" w:rsidRPr="00050613" w14:paraId="461AF4AE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4182EC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Dove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486A75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Ord Mtn, CA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28D25C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126966</w:t>
            </w:r>
          </w:p>
        </w:tc>
      </w:tr>
      <w:tr w:rsidR="00050613" w:rsidRPr="00050613" w14:paraId="5A71E155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29885D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Gabbs Valley, NV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610066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Elephant Mtn WMA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590DC4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128663</w:t>
            </w:r>
          </w:p>
        </w:tc>
      </w:tr>
      <w:tr w:rsidR="00050613" w:rsidRPr="00050613" w14:paraId="5881BB64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DE5E82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Arizon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DC78E5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Elephant Mtn WMA2000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16B099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132329</w:t>
            </w:r>
          </w:p>
        </w:tc>
      </w:tr>
      <w:tr w:rsidR="00050613" w:rsidRPr="00050613" w14:paraId="35D4186D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FED50E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Muddy Mtns, NV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4038E0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Ord Mtn, CA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D2CB75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133663</w:t>
            </w:r>
          </w:p>
        </w:tc>
      </w:tr>
      <w:tr w:rsidR="00050613" w:rsidRPr="00050613" w14:paraId="6E29D2A1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B9EE08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lastRenderedPageBreak/>
              <w:t>Baylor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ED79FB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Elephant Mtn WMA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6D5A31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136938</w:t>
            </w:r>
          </w:p>
        </w:tc>
      </w:tr>
      <w:tr w:rsidR="00050613" w:rsidRPr="00050613" w14:paraId="1F4594B8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82599B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Arizon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B4778A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Elephant Mtn WMA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5A8FA6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138984</w:t>
            </w:r>
          </w:p>
        </w:tc>
      </w:tr>
      <w:tr w:rsidR="00050613" w:rsidRPr="00050613" w14:paraId="6F2E4A9C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672046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Elephant Mtn WMA2000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4DF791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Ord Mtn, CA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1F6339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13913</w:t>
            </w:r>
          </w:p>
        </w:tc>
      </w:tr>
      <w:tr w:rsidR="00050613" w:rsidRPr="00050613" w14:paraId="09843E9B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F138C2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Baylor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1B4E82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Elephant Mtn WMA2000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9F9782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139936</w:t>
            </w:r>
          </w:p>
        </w:tc>
      </w:tr>
      <w:tr w:rsidR="00050613" w:rsidRPr="00050613" w14:paraId="3D19992A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6274C2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Arizon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261603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Black Gap WMA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273B45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140154</w:t>
            </w:r>
          </w:p>
        </w:tc>
      </w:tr>
      <w:tr w:rsidR="00050613" w:rsidRPr="00050613" w14:paraId="2E0A7BE5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15A498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Arizon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5827DF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Dove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FE68E3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141863</w:t>
            </w:r>
          </w:p>
        </w:tc>
      </w:tr>
      <w:tr w:rsidR="00050613" w:rsidRPr="00050613" w14:paraId="19134B87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3FD934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Van Horn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7C9801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Elephant Mtn WMA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E0185B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14534</w:t>
            </w:r>
          </w:p>
        </w:tc>
      </w:tr>
      <w:tr w:rsidR="00050613" w:rsidRPr="00050613" w14:paraId="48156A1C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45463F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Baylor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A4AE50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Black Gap WMA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BFFB39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145377</w:t>
            </w:r>
          </w:p>
        </w:tc>
      </w:tr>
      <w:tr w:rsidR="00050613" w:rsidRPr="00050613" w14:paraId="2E5DDD04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949B0C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Gabbs Valley, NV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0D0442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Sierra Diablo WMA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693D35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146656</w:t>
            </w:r>
          </w:p>
        </w:tc>
      </w:tr>
      <w:tr w:rsidR="00050613" w:rsidRPr="00050613" w14:paraId="1DBB20A5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F4B639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Elephant Mtn WM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FF8566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Ord Mtn, CA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AD419D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147967</w:t>
            </w:r>
          </w:p>
        </w:tc>
      </w:tr>
      <w:tr w:rsidR="00050613" w:rsidRPr="00050613" w14:paraId="54F55DFD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E0101E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Gabbs Valley, NV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D70EE3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Beaches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62F8F3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149821</w:t>
            </w:r>
          </w:p>
        </w:tc>
      </w:tr>
      <w:tr w:rsidR="00050613" w:rsidRPr="00050613" w14:paraId="3D299D6A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239956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Van Horn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BE5DB2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Elephant Mtn WMA2000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1D4D41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151419</w:t>
            </w:r>
          </w:p>
        </w:tc>
      </w:tr>
      <w:tr w:rsidR="00050613" w:rsidRPr="00050613" w14:paraId="6B937FBD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88CD71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Sierra Diablo WM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3E2B0A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GMU S62, CO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05E0F2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152698</w:t>
            </w:r>
          </w:p>
        </w:tc>
      </w:tr>
      <w:tr w:rsidR="00050613" w:rsidRPr="00050613" w14:paraId="46839739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985353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Muddy Mtns, NV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C14CBA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Sierra Diablo WMA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A9508A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152748</w:t>
            </w:r>
          </w:p>
        </w:tc>
      </w:tr>
      <w:tr w:rsidR="00050613" w:rsidRPr="00050613" w14:paraId="3540264B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4D3E6C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Baylor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609179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Dove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B9996F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152933</w:t>
            </w:r>
          </w:p>
        </w:tc>
      </w:tr>
      <w:tr w:rsidR="00050613" w:rsidRPr="00050613" w14:paraId="57FA55EA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09E575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Arizon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B4AE05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Van Horn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84BAAD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153232</w:t>
            </w:r>
          </w:p>
        </w:tc>
      </w:tr>
      <w:tr w:rsidR="00050613" w:rsidRPr="00050613" w14:paraId="262665BC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BECE65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Van Horn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00D11B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Black Gap WMA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62DF8A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155089</w:t>
            </w:r>
          </w:p>
        </w:tc>
      </w:tr>
      <w:tr w:rsidR="00050613" w:rsidRPr="00050613" w14:paraId="5B84D106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19A468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Ord Mtn, C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C502B9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Southern CA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063DFD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158598</w:t>
            </w:r>
          </w:p>
        </w:tc>
      </w:tr>
      <w:tr w:rsidR="00050613" w:rsidRPr="00050613" w14:paraId="36A390EC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53C347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Arizon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772414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Ord Mtn, CA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AFF053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158998</w:t>
            </w:r>
          </w:p>
        </w:tc>
      </w:tr>
      <w:tr w:rsidR="00050613" w:rsidRPr="00050613" w14:paraId="7CE187F9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FB6F5F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Sierra Diablo WM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EC6DD9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Ord Mtn, CA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3EEB9D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160735</w:t>
            </w:r>
          </w:p>
        </w:tc>
      </w:tr>
      <w:tr w:rsidR="00050613" w:rsidRPr="00050613" w14:paraId="04245B2D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2A6685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Van Horn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AC0151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Dove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BB43CA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160737</w:t>
            </w:r>
          </w:p>
        </w:tc>
      </w:tr>
      <w:tr w:rsidR="00050613" w:rsidRPr="00050613" w14:paraId="107A2508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CA8912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Arizon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F92219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Gabbs Valley, NV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9DF984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160773</w:t>
            </w:r>
          </w:p>
        </w:tc>
      </w:tr>
      <w:tr w:rsidR="00050613" w:rsidRPr="00050613" w14:paraId="656C6F89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EB62D9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Muddy Mtns, NV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3BE87D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Beaches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52CC17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163419</w:t>
            </w:r>
          </w:p>
        </w:tc>
      </w:tr>
      <w:tr w:rsidR="00050613" w:rsidRPr="00050613" w14:paraId="6493EFD4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FFCB2A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Beaches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21CF6A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GMU S62, CO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1F0872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170494</w:t>
            </w:r>
          </w:p>
        </w:tc>
      </w:tr>
      <w:tr w:rsidR="00050613" w:rsidRPr="00050613" w14:paraId="5AA272FF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647FF2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Muddy Mtns, NV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8D17EB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Basse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DB6444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170656</w:t>
            </w:r>
          </w:p>
        </w:tc>
      </w:tr>
      <w:tr w:rsidR="00050613" w:rsidRPr="00050613" w14:paraId="235316EB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2288DD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Beaches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E9532A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Ord Mtn, CA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2833AB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174153</w:t>
            </w:r>
          </w:p>
        </w:tc>
      </w:tr>
      <w:tr w:rsidR="00050613" w:rsidRPr="00050613" w14:paraId="1C5190A7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A2E926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Gabbs Valley, NV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D71DFD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Black Mtns, AZ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A63BD0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176129</w:t>
            </w:r>
          </w:p>
        </w:tc>
      </w:tr>
      <w:tr w:rsidR="00050613" w:rsidRPr="00050613" w14:paraId="2FE7005D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271457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Black Mtns, AZ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43ED86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Black Gap WMA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FC160F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176316</w:t>
            </w:r>
          </w:p>
        </w:tc>
      </w:tr>
      <w:tr w:rsidR="00050613" w:rsidRPr="00050613" w14:paraId="485BA933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05AB21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Gabbs Valley, NV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82E570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Basse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A8A201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178291</w:t>
            </w:r>
          </w:p>
        </w:tc>
      </w:tr>
      <w:tr w:rsidR="00050613" w:rsidRPr="00050613" w14:paraId="79B90BB2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76E323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Sierra Diablo WM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F4BF36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Basse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583A14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179259</w:t>
            </w:r>
          </w:p>
        </w:tc>
      </w:tr>
      <w:tr w:rsidR="00050613" w:rsidRPr="00050613" w14:paraId="11587C26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02A439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Gabbs Valley, NV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630296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Baylor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671333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179799</w:t>
            </w:r>
          </w:p>
        </w:tc>
      </w:tr>
      <w:tr w:rsidR="00050613" w:rsidRPr="00050613" w14:paraId="6407A29D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9F7182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Arizon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D24871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GMU S62, CO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31E414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180615</w:t>
            </w:r>
          </w:p>
        </w:tc>
      </w:tr>
      <w:tr w:rsidR="00050613" w:rsidRPr="00050613" w14:paraId="7A28B714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F64897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Arizon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4B7D61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Muddy Mtns, NV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15D8BD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18091</w:t>
            </w:r>
          </w:p>
        </w:tc>
      </w:tr>
      <w:tr w:rsidR="00050613" w:rsidRPr="00050613" w14:paraId="631578CD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04742E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Gabbs Valley, NV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E9AA34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Southern CA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336E26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182906</w:t>
            </w:r>
          </w:p>
        </w:tc>
      </w:tr>
      <w:tr w:rsidR="00050613" w:rsidRPr="00050613" w14:paraId="1D0943DE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C837E0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Black Mtns, AZ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145954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Elephant Mtn WMA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B3B3E6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183162</w:t>
            </w:r>
          </w:p>
        </w:tc>
      </w:tr>
      <w:tr w:rsidR="00050613" w:rsidRPr="00050613" w14:paraId="367F9933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7D4FCD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Black Gap WM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6B2F21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Southern CA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FC0604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184389</w:t>
            </w:r>
          </w:p>
        </w:tc>
      </w:tr>
      <w:tr w:rsidR="00050613" w:rsidRPr="00050613" w14:paraId="03714E15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2519E2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Black Mtns, AZ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5EE392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Dove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4D242B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185268</w:t>
            </w:r>
          </w:p>
        </w:tc>
      </w:tr>
      <w:tr w:rsidR="00050613" w:rsidRPr="00050613" w14:paraId="45488A6D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CD218B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Black Mtns, AZ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8CA7E3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Elephant Mtn WMA2000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1199DD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185746</w:t>
            </w:r>
          </w:p>
        </w:tc>
      </w:tr>
      <w:tr w:rsidR="00050613" w:rsidRPr="00050613" w14:paraId="26B91C8A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F35AF5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Muddy Mtns, NV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F516F0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Black Mtns, AZ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7DB5ED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189284</w:t>
            </w:r>
          </w:p>
        </w:tc>
      </w:tr>
      <w:tr w:rsidR="00050613" w:rsidRPr="00050613" w14:paraId="3ACE34D4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88B300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Yellowjacket Mtn, ID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47CACF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Taos Pueblo, NM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3C4FCD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18929</w:t>
            </w:r>
          </w:p>
        </w:tc>
      </w:tr>
      <w:tr w:rsidR="00050613" w:rsidRPr="00050613" w14:paraId="4064FFD5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CD7C30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Gabbs Valley, NV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2208BD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Yellowjacket Mtn, ID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B6298E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189555</w:t>
            </w:r>
          </w:p>
        </w:tc>
      </w:tr>
      <w:tr w:rsidR="00050613" w:rsidRPr="00050613" w14:paraId="4D3D4029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B760A6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Gabbs Valley, NV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03AB13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Van Horn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C6F1F6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192352</w:t>
            </w:r>
          </w:p>
        </w:tc>
      </w:tr>
      <w:tr w:rsidR="00050613" w:rsidRPr="00050613" w14:paraId="08FCE30C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D33DE9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Dove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FAE564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Southern CA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3F0DB0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193262</w:t>
            </w:r>
          </w:p>
        </w:tc>
      </w:tr>
      <w:tr w:rsidR="00050613" w:rsidRPr="00050613" w14:paraId="30F3E8AD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9EE91F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Elephant Mtn WMA2000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623915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Southern CA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34A6E8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195065</w:t>
            </w:r>
          </w:p>
        </w:tc>
      </w:tr>
      <w:tr w:rsidR="00050613" w:rsidRPr="00050613" w14:paraId="05F1DA09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31F8E3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Muddy Mtns, NV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25CD3E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Baylor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3FA6E1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196065</w:t>
            </w:r>
          </w:p>
        </w:tc>
      </w:tr>
      <w:tr w:rsidR="00050613" w:rsidRPr="00050613" w14:paraId="7DC22138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464C02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Sierra Diablo WM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DEC02A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Southern CA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7F0A7D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197395</w:t>
            </w:r>
          </w:p>
        </w:tc>
      </w:tr>
      <w:tr w:rsidR="00050613" w:rsidRPr="00050613" w14:paraId="5B66D376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8149F2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Black Mtns, AZ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FE9245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GMU S62, CO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3E343D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199083</w:t>
            </w:r>
          </w:p>
        </w:tc>
      </w:tr>
      <w:tr w:rsidR="00050613" w:rsidRPr="00050613" w14:paraId="5E5D9B1C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CB44C4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Black Mtns, AZ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19C016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Sierra Diablo WMA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EADE43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200678</w:t>
            </w:r>
          </w:p>
        </w:tc>
      </w:tr>
      <w:tr w:rsidR="00050613" w:rsidRPr="00050613" w14:paraId="5408C1A5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147B28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Muddy Mtns, NV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C57C48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Van Horn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3DAC53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203341</w:t>
            </w:r>
          </w:p>
        </w:tc>
      </w:tr>
      <w:tr w:rsidR="00050613" w:rsidRPr="00050613" w14:paraId="5179399C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F9BA72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Elephant Mtn WM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7289A4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Southern CA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175DE1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203657</w:t>
            </w:r>
          </w:p>
        </w:tc>
      </w:tr>
      <w:tr w:rsidR="00050613" w:rsidRPr="00050613" w14:paraId="0FE6A32C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A3EA58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lastRenderedPageBreak/>
              <w:t>Arizon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61EF2F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Southern CA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21C746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204336</w:t>
            </w:r>
          </w:p>
        </w:tc>
      </w:tr>
      <w:tr w:rsidR="00050613" w:rsidRPr="00050613" w14:paraId="1992A476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0E8130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Beaches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7EDCBD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Basse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E71161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207007</w:t>
            </w:r>
          </w:p>
        </w:tc>
      </w:tr>
      <w:tr w:rsidR="00050613" w:rsidRPr="00050613" w14:paraId="73A51F98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BBFDD6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Beaches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05D2B6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Southern CA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714D08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207348</w:t>
            </w:r>
          </w:p>
        </w:tc>
      </w:tr>
      <w:tr w:rsidR="00050613" w:rsidRPr="00050613" w14:paraId="4BC680D3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B9F572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Southern C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09C732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GMU S62, CO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2B8628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211373</w:t>
            </w:r>
          </w:p>
        </w:tc>
      </w:tr>
      <w:tr w:rsidR="00050613" w:rsidRPr="00050613" w14:paraId="5659F9F3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4905C2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Muddy Mtns, NV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6E948F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Southern CA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45E474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2114</w:t>
            </w:r>
          </w:p>
        </w:tc>
      </w:tr>
      <w:tr w:rsidR="00050613" w:rsidRPr="00050613" w14:paraId="44720122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D6C7E0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Baylor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BECC18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Ord Mtn, CA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A887E5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216625</w:t>
            </w:r>
          </w:p>
        </w:tc>
      </w:tr>
      <w:tr w:rsidR="00050613" w:rsidRPr="00050613" w14:paraId="32BDB0B8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A23DE1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Black Mtns, AZ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2CDA59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Beaches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C15A9B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217942</w:t>
            </w:r>
          </w:p>
        </w:tc>
      </w:tr>
      <w:tr w:rsidR="00050613" w:rsidRPr="00050613" w14:paraId="680BC230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315677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Van Horn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CEE1FB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Ord Mtn, CA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C0305B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222589</w:t>
            </w:r>
          </w:p>
        </w:tc>
      </w:tr>
      <w:tr w:rsidR="00050613" w:rsidRPr="00050613" w14:paraId="2417016B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258EF2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Arizon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E9A140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Black Mtns, AZ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DBC4BA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223159</w:t>
            </w:r>
          </w:p>
        </w:tc>
      </w:tr>
      <w:tr w:rsidR="00050613" w:rsidRPr="00050613" w14:paraId="73F1FFF1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9E244A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Arizon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E2EA1F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Sonora, MX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3C8CC9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223368</w:t>
            </w:r>
          </w:p>
        </w:tc>
      </w:tr>
      <w:tr w:rsidR="00050613" w:rsidRPr="00050613" w14:paraId="170A61C7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F4A362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Baylor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2CB08F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GMU S62, CO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7E1C25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224873</w:t>
            </w:r>
          </w:p>
        </w:tc>
      </w:tr>
      <w:tr w:rsidR="00050613" w:rsidRPr="00050613" w14:paraId="531382AF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55DAD3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Black Gap WM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B887B9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Yellowjacket Mtn, ID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3BB173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225527</w:t>
            </w:r>
          </w:p>
        </w:tc>
      </w:tr>
      <w:tr w:rsidR="00050613" w:rsidRPr="00050613" w14:paraId="4AC9C5D3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8961CC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Baylor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798A00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Southern CA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B0195C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225691</w:t>
            </w:r>
          </w:p>
        </w:tc>
      </w:tr>
      <w:tr w:rsidR="00050613" w:rsidRPr="00050613" w14:paraId="79BEF82F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B6FC9B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Arizon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058EB1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Basse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3FE19C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233096</w:t>
            </w:r>
          </w:p>
        </w:tc>
      </w:tr>
      <w:tr w:rsidR="00050613" w:rsidRPr="00050613" w14:paraId="7EA011DB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440D19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Van Horn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B752D3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GMU S62, CO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F11ADB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233389</w:t>
            </w:r>
          </w:p>
        </w:tc>
      </w:tr>
      <w:tr w:rsidR="00050613" w:rsidRPr="00050613" w14:paraId="5FDECA25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D9F7A4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Sonora, MX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FE3CCD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Sierra Diablo WMA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6F3F5D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23698</w:t>
            </w:r>
          </w:p>
        </w:tc>
      </w:tr>
      <w:tr w:rsidR="00050613" w:rsidRPr="00050613" w14:paraId="176B706A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FDD4EC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Van Horn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DE0F4B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Basse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FD7481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242217</w:t>
            </w:r>
          </w:p>
        </w:tc>
      </w:tr>
      <w:tr w:rsidR="00050613" w:rsidRPr="00050613" w14:paraId="037CF9A3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C451D3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Dove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83D1C8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Yellowjacket Mtn, ID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13E675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242337</w:t>
            </w:r>
          </w:p>
        </w:tc>
      </w:tr>
      <w:tr w:rsidR="00050613" w:rsidRPr="00050613" w14:paraId="6AF3202A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81A19A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Van Horn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218469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Southern CA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E18689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245215</w:t>
            </w:r>
          </w:p>
        </w:tc>
      </w:tr>
      <w:tr w:rsidR="00050613" w:rsidRPr="00050613" w14:paraId="44AC277F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25E8C4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Muddy Mtns, NV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5F6446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Yellowjacket Mtn, ID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968654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245346</w:t>
            </w:r>
          </w:p>
        </w:tc>
      </w:tr>
      <w:tr w:rsidR="00050613" w:rsidRPr="00050613" w14:paraId="1A965703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740AF5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Black Mtns, AZ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D507FC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Ord Mtn, CA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A0241F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247306</w:t>
            </w:r>
          </w:p>
        </w:tc>
      </w:tr>
      <w:tr w:rsidR="00050613" w:rsidRPr="00050613" w14:paraId="2607A535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94C5D7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Sonora, MX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768D7B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Black Gap WMA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1E64A4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250695</w:t>
            </w:r>
          </w:p>
        </w:tc>
      </w:tr>
      <w:tr w:rsidR="00050613" w:rsidRPr="00050613" w14:paraId="76CE85A0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59B83D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Gabbs Valley, NV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FDAD0E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Sonora, MX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E4A658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252795</w:t>
            </w:r>
          </w:p>
        </w:tc>
      </w:tr>
      <w:tr w:rsidR="00050613" w:rsidRPr="00050613" w14:paraId="75EC7BF9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E932E6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Baylor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52916C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Basse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A1BD6B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253448</w:t>
            </w:r>
          </w:p>
        </w:tc>
      </w:tr>
      <w:tr w:rsidR="00050613" w:rsidRPr="00050613" w14:paraId="0477ECCC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5CF1F3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Ord Mtn, C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BABFBB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Taos Pueblo, NM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5A5B92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254852</w:t>
            </w:r>
          </w:p>
        </w:tc>
      </w:tr>
      <w:tr w:rsidR="00050613" w:rsidRPr="00050613" w14:paraId="510E008B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C41239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Sonora, MX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FBCC75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Elephant Mtn WMA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DF5D5F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256723</w:t>
            </w:r>
          </w:p>
        </w:tc>
      </w:tr>
      <w:tr w:rsidR="00050613" w:rsidRPr="00050613" w14:paraId="62198DB6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37B814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Elephant Mtn WMA2000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9D9A19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Yellowjacket Mtn, ID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2DB22F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257443</w:t>
            </w:r>
          </w:p>
        </w:tc>
      </w:tr>
      <w:tr w:rsidR="00050613" w:rsidRPr="00050613" w14:paraId="57E4ABD5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5E7AC1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Black Mtns, AZ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97E65A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Baylor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6CD2ED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259955</w:t>
            </w:r>
          </w:p>
        </w:tc>
      </w:tr>
      <w:tr w:rsidR="00050613" w:rsidRPr="00050613" w14:paraId="304198B2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A0ED22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Sonora, MX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B61AA1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Beaches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284DE9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26064</w:t>
            </w:r>
          </w:p>
        </w:tc>
      </w:tr>
      <w:tr w:rsidR="00050613" w:rsidRPr="00050613" w14:paraId="503FD2C1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8BAF37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Elephant Mtn WM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CDC6EC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Yellowjacket Mtn, ID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54FB77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261617</w:t>
            </w:r>
          </w:p>
        </w:tc>
      </w:tr>
      <w:tr w:rsidR="00050613" w:rsidRPr="00050613" w14:paraId="6932D0BF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851DBD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Black Mtns, AZ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D2BD83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Van Horn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BD5356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263585</w:t>
            </w:r>
          </w:p>
        </w:tc>
      </w:tr>
      <w:tr w:rsidR="00050613" w:rsidRPr="00050613" w14:paraId="53ABE9CA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7F2CAA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Gabbs Valley, NV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E16A91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Taos Pueblo, NM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C243B2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263946</w:t>
            </w:r>
          </w:p>
        </w:tc>
      </w:tr>
      <w:tr w:rsidR="00050613" w:rsidRPr="00050613" w14:paraId="5D6D0487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34DA54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Black Mtns, AZ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A88A3A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Southern CA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CBB85F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268281</w:t>
            </w:r>
          </w:p>
        </w:tc>
      </w:tr>
      <w:tr w:rsidR="00050613" w:rsidRPr="00050613" w14:paraId="4FAE7199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539E2A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Sierra Diablo WM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E7730C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Yellowjacket Mtn, ID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355945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270183</w:t>
            </w:r>
          </w:p>
        </w:tc>
      </w:tr>
      <w:tr w:rsidR="00050613" w:rsidRPr="00050613" w14:paraId="5271BBEC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48E9FF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Sonora, MX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45DFA8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Elephant Mtn WMA2000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A23254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27174</w:t>
            </w:r>
          </w:p>
        </w:tc>
      </w:tr>
      <w:tr w:rsidR="00050613" w:rsidRPr="00050613" w14:paraId="41D8E53F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432CDD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GMU S62, CO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1D1C36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Taos Pueblo, NM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D01C41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272265</w:t>
            </w:r>
          </w:p>
        </w:tc>
      </w:tr>
      <w:tr w:rsidR="00050613" w:rsidRPr="00050613" w14:paraId="4ECAF7E4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DF707D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Black Gap WM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EB33A3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Taos Pueblo, NM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28F850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277997</w:t>
            </w:r>
          </w:p>
        </w:tc>
      </w:tr>
      <w:tr w:rsidR="00050613" w:rsidRPr="00050613" w14:paraId="2DE53E92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94D612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Dove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E54E1F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Taos Pueblo, NM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F2F672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278321</w:t>
            </w:r>
          </w:p>
        </w:tc>
      </w:tr>
      <w:tr w:rsidR="00050613" w:rsidRPr="00050613" w14:paraId="2818A371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9E21A2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Basse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7D1F57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Southern CA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281E21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281372</w:t>
            </w:r>
          </w:p>
        </w:tc>
      </w:tr>
      <w:tr w:rsidR="00050613" w:rsidRPr="00050613" w14:paraId="57E841ED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42FC84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Sonora, MX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DE4552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Dove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162DCF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281541</w:t>
            </w:r>
          </w:p>
        </w:tc>
      </w:tr>
      <w:tr w:rsidR="00050613" w:rsidRPr="00050613" w14:paraId="37F171C6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361850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Black Mtns, AZ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4F682A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Basse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5BE874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282136</w:t>
            </w:r>
          </w:p>
        </w:tc>
      </w:tr>
      <w:tr w:rsidR="00050613" w:rsidRPr="00050613" w14:paraId="32CE9CF3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A68548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Muddy Mtns, NV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53F884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Sonora, MX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71C63C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28238</w:t>
            </w:r>
          </w:p>
        </w:tc>
      </w:tr>
      <w:tr w:rsidR="00050613" w:rsidRPr="00050613" w14:paraId="0B5F6C69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67F61C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Basse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59763A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GMU S62, CO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1951AE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282531</w:t>
            </w:r>
          </w:p>
        </w:tc>
      </w:tr>
      <w:tr w:rsidR="00050613" w:rsidRPr="00050613" w14:paraId="1E762BB8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CEB6B5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Arizon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44314C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Yellowjacket Mtn, ID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23E789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285671</w:t>
            </w:r>
          </w:p>
        </w:tc>
      </w:tr>
      <w:tr w:rsidR="00050613" w:rsidRPr="00050613" w14:paraId="3B6A4B12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77E71E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Beaches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EA495C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Yellowjacket Mtn, ID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0D11A2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286131</w:t>
            </w:r>
          </w:p>
        </w:tc>
      </w:tr>
      <w:tr w:rsidR="00050613" w:rsidRPr="00050613" w14:paraId="26084108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CEB57F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Sonora, MX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15BFAC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Baylor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67111C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291463</w:t>
            </w:r>
          </w:p>
        </w:tc>
      </w:tr>
      <w:tr w:rsidR="00050613" w:rsidRPr="00050613" w14:paraId="31ADB41C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B38C13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Elephant Mtn WMA2000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118945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Taos Pueblo, NM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CC0A22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291755</w:t>
            </w:r>
          </w:p>
        </w:tc>
      </w:tr>
      <w:tr w:rsidR="00050613" w:rsidRPr="00050613" w14:paraId="43F344C4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E37661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Southern C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4149C6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Yellowjacket Mtn, ID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B7DF02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29322</w:t>
            </w:r>
          </w:p>
        </w:tc>
      </w:tr>
      <w:tr w:rsidR="00050613" w:rsidRPr="00050613" w14:paraId="6843F818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A1E266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Sonora, MX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776308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Van Horn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1F0D09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293342</w:t>
            </w:r>
          </w:p>
        </w:tc>
      </w:tr>
      <w:tr w:rsidR="00050613" w:rsidRPr="00050613" w14:paraId="69CDF098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91AB28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Muddy Mtns, NV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5FC95C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Taos Pueblo, NM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BCD896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298103</w:t>
            </w:r>
          </w:p>
        </w:tc>
      </w:tr>
      <w:tr w:rsidR="00050613" w:rsidRPr="00050613" w14:paraId="03C581B1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93EBF6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lastRenderedPageBreak/>
              <w:t>Elephant Mtn WM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CFEFB1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Taos Pueblo, NM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2B4366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305324</w:t>
            </w:r>
          </w:p>
        </w:tc>
      </w:tr>
      <w:tr w:rsidR="00050613" w:rsidRPr="00050613" w14:paraId="010F7409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0D0A6A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Sierra Diablo WM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55574E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Taos Pueblo, NM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031A29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305629</w:t>
            </w:r>
          </w:p>
        </w:tc>
      </w:tr>
      <w:tr w:rsidR="00050613" w:rsidRPr="00050613" w14:paraId="6F27CCA1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E32847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Beaches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8D0FAC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Taos Pueblo, NM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9F23A9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308455</w:t>
            </w:r>
          </w:p>
        </w:tc>
      </w:tr>
      <w:tr w:rsidR="00050613" w:rsidRPr="00050613" w14:paraId="78973056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E22C34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Arizon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C6C080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Taos Pueblo, NM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D3C0C6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311621</w:t>
            </w:r>
          </w:p>
        </w:tc>
      </w:tr>
      <w:tr w:rsidR="00050613" w:rsidRPr="00050613" w14:paraId="1C55EC00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264D39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Sonora, MX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6D78D1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Southern CA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C0E674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311819</w:t>
            </w:r>
          </w:p>
        </w:tc>
      </w:tr>
      <w:tr w:rsidR="00050613" w:rsidRPr="00050613" w14:paraId="500C7358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4B7938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Basse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761C2F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Ord Mtn, CA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23EB72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324092</w:t>
            </w:r>
          </w:p>
        </w:tc>
      </w:tr>
      <w:tr w:rsidR="00050613" w:rsidRPr="00050613" w14:paraId="461568D3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B1C56C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Van Horn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EF7A88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Yellowjacket Mtn, ID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3C7305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324493</w:t>
            </w:r>
          </w:p>
        </w:tc>
      </w:tr>
      <w:tr w:rsidR="00050613" w:rsidRPr="00050613" w14:paraId="6D278326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63309B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Baylor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4C8EDC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Yellowjacket Mtn, ID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1184FB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325023</w:t>
            </w:r>
          </w:p>
        </w:tc>
      </w:tr>
      <w:tr w:rsidR="00050613" w:rsidRPr="00050613" w14:paraId="63A0FD69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DF2D36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Baylor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D63361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Taos Pueblo, NM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7DE402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33136</w:t>
            </w:r>
          </w:p>
        </w:tc>
      </w:tr>
      <w:tr w:rsidR="00050613" w:rsidRPr="00050613" w14:paraId="6A112E19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26996F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Southern C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D90D92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Taos Pueblo, NM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EA5023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335093</w:t>
            </w:r>
          </w:p>
        </w:tc>
      </w:tr>
      <w:tr w:rsidR="00050613" w:rsidRPr="00050613" w14:paraId="32E5CDEF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2257B0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Black Mtns, AZ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8AD647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Taos Pueblo, NM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4B2561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335494</w:t>
            </w:r>
          </w:p>
        </w:tc>
      </w:tr>
      <w:tr w:rsidR="00050613" w:rsidRPr="00050613" w14:paraId="734582C4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1A1F8B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Van Horn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38E98B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Taos Pueblo, NM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644F5E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345515</w:t>
            </w:r>
          </w:p>
        </w:tc>
      </w:tr>
      <w:tr w:rsidR="00050613" w:rsidRPr="00050613" w14:paraId="34B86995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B68D31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Black Mtns, AZ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537189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Yellowjacket Mtn, ID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375B5B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346754</w:t>
            </w:r>
          </w:p>
        </w:tc>
      </w:tr>
      <w:tr w:rsidR="00050613" w:rsidRPr="00050613" w14:paraId="0F46C079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B74376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Basse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A3C08A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Taos Pueblo, NM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1E2A3A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35429</w:t>
            </w:r>
          </w:p>
        </w:tc>
      </w:tr>
      <w:tr w:rsidR="00050613" w:rsidRPr="00050613" w14:paraId="32E7B0AB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52ADC9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Black Mtns, AZ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E1CAF8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Sonora, MX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34427E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355377</w:t>
            </w:r>
          </w:p>
        </w:tc>
      </w:tr>
      <w:tr w:rsidR="00050613" w:rsidRPr="00050613" w14:paraId="6E3D1864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71623D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Sonora, MX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D2C15D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Ord Mtn, CA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50C25D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369414</w:t>
            </w:r>
          </w:p>
        </w:tc>
      </w:tr>
      <w:tr w:rsidR="00050613" w:rsidRPr="00050613" w14:paraId="715588B5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DDA46A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Sonora, MX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F93706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GMU S62, CO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C0A3B7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37942</w:t>
            </w:r>
          </w:p>
        </w:tc>
      </w:tr>
      <w:tr w:rsidR="00050613" w:rsidRPr="00050613" w14:paraId="5BDB3062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6A70CD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Sonora, MX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765BCB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Taos Pueblo, NM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AC1CD6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399926</w:t>
            </w:r>
          </w:p>
        </w:tc>
      </w:tr>
      <w:tr w:rsidR="00050613" w:rsidRPr="00050613" w14:paraId="125EB0E4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DBF626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Sonora, MX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7EBB6A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Basse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E8A069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402125</w:t>
            </w:r>
          </w:p>
        </w:tc>
      </w:tr>
      <w:tr w:rsidR="00050613" w:rsidRPr="00050613" w14:paraId="55A61057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B4DF03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Basse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DC5B2C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Yellowjacket Mtn, ID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A25BBC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417618</w:t>
            </w:r>
          </w:p>
        </w:tc>
      </w:tr>
      <w:tr w:rsidR="00050613" w:rsidRPr="00050613" w14:paraId="3516CDA8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CDB9A9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Sonora, MX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58835B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Yellowjacket Mtn, ID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B3F04E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0.46357</w:t>
            </w:r>
          </w:p>
        </w:tc>
      </w:tr>
      <w:tr w:rsidR="00050613" w:rsidRPr="00050613" w14:paraId="6F917493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DC8078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Ord Mtn, C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395EA7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GMU S62, CO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F0E516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NA</w:t>
            </w:r>
          </w:p>
        </w:tc>
      </w:tr>
      <w:tr w:rsidR="00050613" w:rsidRPr="00050613" w14:paraId="22C04CFA" w14:textId="77777777" w:rsidTr="00050613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3227B6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Ord Mtn, C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2A31C8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Yellowjacket Mtn, ID</w:t>
            </w:r>
          </w:p>
        </w:tc>
        <w:tc>
          <w:tcPr>
            <w:tcW w:w="9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C49621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NA</w:t>
            </w:r>
          </w:p>
        </w:tc>
      </w:tr>
      <w:tr w:rsidR="00050613" w:rsidRPr="00050613" w14:paraId="77E83645" w14:textId="77777777" w:rsidTr="008E5EE9">
        <w:trPr>
          <w:trHeight w:val="255"/>
        </w:trPr>
        <w:tc>
          <w:tcPr>
            <w:tcW w:w="2340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655D641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GMU S62, CO</w:t>
            </w:r>
          </w:p>
        </w:tc>
        <w:tc>
          <w:tcPr>
            <w:tcW w:w="2340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60967BC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Yellowjacket Mtn, ID</w:t>
            </w:r>
          </w:p>
        </w:tc>
        <w:tc>
          <w:tcPr>
            <w:tcW w:w="966" w:type="dxa"/>
            <w:tcBorders>
              <w:top w:val="nil"/>
              <w:left w:val="nil"/>
              <w:bottom w:val="single" w:sz="1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1DD7543" w14:textId="77777777" w:rsidR="00050613" w:rsidRPr="00050613" w:rsidRDefault="00050613" w:rsidP="00050613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050613">
              <w:rPr>
                <w:rFonts w:eastAsia="Times New Roman" w:cs="Times New Roman"/>
                <w:color w:val="000000"/>
                <w:sz w:val="20"/>
                <w:szCs w:val="20"/>
              </w:rPr>
              <w:t>NA</w:t>
            </w:r>
          </w:p>
        </w:tc>
      </w:tr>
    </w:tbl>
    <w:p w14:paraId="507B24E0" w14:textId="77777777" w:rsidR="00050613" w:rsidRPr="00050613" w:rsidRDefault="00050613"/>
    <w:sectPr w:rsidR="00050613" w:rsidRPr="0005061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0"/>
  <w:proofState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50613"/>
    <w:rsid w:val="00050613"/>
    <w:rsid w:val="00075714"/>
    <w:rsid w:val="00842954"/>
    <w:rsid w:val="008E5EE9"/>
    <w:rsid w:val="00C515CC"/>
    <w:rsid w:val="00CF6CA0"/>
    <w:rsid w:val="00D92EE9"/>
    <w:rsid w:val="00F001A5"/>
    <w:rsid w:val="00F2194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68AB236"/>
  <w15:chartTrackingRefBased/>
  <w15:docId w15:val="{59DD89EC-8BE8-4CF2-B0BB-37AC20CF518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HAnsi" w:hAnsi="Times New Roman" w:cstheme="minorBidi"/>
        <w:sz w:val="24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209755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8136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4</Pages>
  <Words>1071</Words>
  <Characters>6110</Characters>
  <Application>Microsoft Office Word</Application>
  <DocSecurity>0</DocSecurity>
  <Lines>50</Lines>
  <Paragraphs>14</Paragraphs>
  <ScaleCrop>false</ScaleCrop>
  <Company/>
  <LinksUpToDate>false</LinksUpToDate>
  <CharactersWithSpaces>716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right, Emily A</dc:creator>
  <cp:keywords/>
  <dc:description/>
  <cp:lastModifiedBy>Wright, Emily A</cp:lastModifiedBy>
  <cp:revision>6</cp:revision>
  <dcterms:created xsi:type="dcterms:W3CDTF">2023-01-15T20:03:00Z</dcterms:created>
  <dcterms:modified xsi:type="dcterms:W3CDTF">2023-02-27T00:01:00Z</dcterms:modified>
</cp:coreProperties>
</file>